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010F07" w14:textId="30B194B7" w:rsidR="00614F9F" w:rsidRPr="002048BE" w:rsidRDefault="005B3955" w:rsidP="00614F9F">
      <w:pPr>
        <w:rPr>
          <w:rFonts w:asciiTheme="majorBidi" w:hAnsiTheme="majorBidi" w:cstheme="majorBidi"/>
          <w:color w:val="000000" w:themeColor="text1"/>
        </w:rPr>
      </w:pPr>
      <w:r w:rsidRPr="002048BE">
        <w:rPr>
          <w:rFonts w:asciiTheme="majorBidi" w:hAnsiTheme="majorBidi" w:cstheme="majorBidi"/>
          <w:b/>
          <w:bCs/>
          <w:color w:val="000000" w:themeColor="text1"/>
        </w:rPr>
        <w:t>Supplementary</w:t>
      </w:r>
      <w:r w:rsidR="006E6E48" w:rsidRPr="002048BE">
        <w:rPr>
          <w:rFonts w:asciiTheme="majorBidi" w:hAnsiTheme="majorBidi" w:cstheme="majorBidi"/>
          <w:b/>
          <w:bCs/>
          <w:color w:val="000000" w:themeColor="text1"/>
        </w:rPr>
        <w:t xml:space="preserve"> </w:t>
      </w:r>
      <w:r w:rsidR="00614F9F" w:rsidRPr="002048BE">
        <w:rPr>
          <w:rFonts w:asciiTheme="majorBidi" w:hAnsiTheme="majorBidi" w:cstheme="majorBidi"/>
          <w:b/>
          <w:bCs/>
          <w:color w:val="000000" w:themeColor="text1"/>
        </w:rPr>
        <w:t>Table</w:t>
      </w:r>
      <w:r w:rsidRPr="002048BE">
        <w:rPr>
          <w:rFonts w:asciiTheme="majorBidi" w:hAnsiTheme="majorBidi" w:cstheme="majorBidi"/>
          <w:b/>
          <w:bCs/>
          <w:color w:val="000000" w:themeColor="text1"/>
        </w:rPr>
        <w:t xml:space="preserve"> </w:t>
      </w:r>
      <w:r w:rsidR="00D11AAC" w:rsidRPr="002048BE">
        <w:rPr>
          <w:rFonts w:asciiTheme="majorBidi" w:hAnsiTheme="majorBidi" w:cstheme="majorBidi"/>
          <w:b/>
          <w:bCs/>
          <w:color w:val="000000" w:themeColor="text1"/>
        </w:rPr>
        <w:t>2</w:t>
      </w:r>
      <w:r w:rsidR="00614F9F" w:rsidRPr="002048BE">
        <w:rPr>
          <w:rFonts w:asciiTheme="majorBidi" w:hAnsiTheme="majorBidi" w:cstheme="majorBidi"/>
          <w:b/>
          <w:bCs/>
          <w:color w:val="000000" w:themeColor="text1"/>
        </w:rPr>
        <w:t xml:space="preserve">: </w:t>
      </w:r>
      <w:r w:rsidR="00614F9F" w:rsidRPr="002048BE">
        <w:rPr>
          <w:rFonts w:asciiTheme="majorBidi" w:hAnsiTheme="majorBidi" w:cstheme="majorBidi"/>
          <w:color w:val="000000" w:themeColor="text1"/>
        </w:rPr>
        <w:t xml:space="preserve">Sensitivity analyses of high heterogeneity outcomes in meta-analysis </w:t>
      </w:r>
    </w:p>
    <w:tbl>
      <w:tblPr>
        <w:tblStyle w:val="PlainTable4"/>
        <w:tblW w:w="10654" w:type="dxa"/>
        <w:tblLook w:val="04A0" w:firstRow="1" w:lastRow="0" w:firstColumn="1" w:lastColumn="0" w:noHBand="0" w:noVBand="1"/>
      </w:tblPr>
      <w:tblGrid>
        <w:gridCol w:w="1910"/>
        <w:gridCol w:w="1256"/>
        <w:gridCol w:w="1443"/>
        <w:gridCol w:w="977"/>
        <w:gridCol w:w="667"/>
        <w:gridCol w:w="936"/>
        <w:gridCol w:w="1030"/>
        <w:gridCol w:w="1196"/>
        <w:gridCol w:w="1265"/>
      </w:tblGrid>
      <w:tr w:rsidR="002048BE" w:rsidRPr="002048BE" w14:paraId="7C3BBD90" w14:textId="77777777" w:rsidTr="006534D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top w:val="single" w:sz="4" w:space="0" w:color="auto"/>
            </w:tcBorders>
          </w:tcPr>
          <w:p w14:paraId="47AA5137" w14:textId="77777777" w:rsidR="00614F9F" w:rsidRPr="002048BE" w:rsidRDefault="00614F9F" w:rsidP="00607EE7">
            <w:pPr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</w:p>
          <w:p w14:paraId="6BFA845E" w14:textId="77777777" w:rsidR="00614F9F" w:rsidRPr="002048BE" w:rsidRDefault="00614F9F" w:rsidP="00607EE7">
            <w:pPr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i/>
                <w:iCs/>
                <w:color w:val="000000" w:themeColor="text1"/>
              </w:rPr>
              <w:t>Heterogeneity Outcomes</w:t>
            </w:r>
          </w:p>
        </w:tc>
        <w:tc>
          <w:tcPr>
            <w:tcW w:w="1256" w:type="dxa"/>
            <w:tcBorders>
              <w:top w:val="single" w:sz="4" w:space="0" w:color="auto"/>
            </w:tcBorders>
          </w:tcPr>
          <w:p w14:paraId="04B4FEBE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</w:p>
          <w:p w14:paraId="2E9D646A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i/>
                <w:iCs/>
                <w:color w:val="000000" w:themeColor="text1"/>
              </w:rPr>
              <w:t>Studies Omitted (excluded)</w:t>
            </w:r>
          </w:p>
        </w:tc>
        <w:tc>
          <w:tcPr>
            <w:tcW w:w="1443" w:type="dxa"/>
            <w:tcBorders>
              <w:top w:val="single" w:sz="4" w:space="0" w:color="auto"/>
            </w:tcBorders>
          </w:tcPr>
          <w:p w14:paraId="6722027C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</w:p>
          <w:p w14:paraId="1EC62FEE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i/>
                <w:iCs/>
                <w:color w:val="000000" w:themeColor="text1"/>
              </w:rPr>
              <w:t>Intervention (n)</w:t>
            </w:r>
          </w:p>
        </w:tc>
        <w:tc>
          <w:tcPr>
            <w:tcW w:w="977" w:type="dxa"/>
            <w:tcBorders>
              <w:top w:val="single" w:sz="4" w:space="0" w:color="auto"/>
            </w:tcBorders>
          </w:tcPr>
          <w:p w14:paraId="342991FB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</w:p>
          <w:p w14:paraId="39D21FD4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i/>
                <w:iCs/>
                <w:color w:val="000000" w:themeColor="text1"/>
              </w:rPr>
              <w:t>Control (n)</w:t>
            </w:r>
          </w:p>
        </w:tc>
        <w:tc>
          <w:tcPr>
            <w:tcW w:w="1603" w:type="dxa"/>
            <w:gridSpan w:val="2"/>
            <w:tcBorders>
              <w:top w:val="single" w:sz="4" w:space="0" w:color="auto"/>
            </w:tcBorders>
          </w:tcPr>
          <w:p w14:paraId="4D1BD318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</w:p>
          <w:p w14:paraId="3F7E19B5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i/>
                <w:iCs/>
                <w:color w:val="000000" w:themeColor="text1"/>
              </w:rPr>
              <w:t>Heterogeneity</w:t>
            </w:r>
          </w:p>
        </w:tc>
        <w:tc>
          <w:tcPr>
            <w:tcW w:w="1030" w:type="dxa"/>
            <w:tcBorders>
              <w:top w:val="single" w:sz="4" w:space="0" w:color="auto"/>
            </w:tcBorders>
          </w:tcPr>
          <w:p w14:paraId="63AD145C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</w:p>
          <w:p w14:paraId="01F304F0" w14:textId="13F092EF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i/>
                <w:iCs/>
                <w:color w:val="000000" w:themeColor="text1"/>
              </w:rPr>
              <w:t>Meta-analysis model</w:t>
            </w:r>
          </w:p>
        </w:tc>
        <w:tc>
          <w:tcPr>
            <w:tcW w:w="1196" w:type="dxa"/>
            <w:tcBorders>
              <w:top w:val="single" w:sz="4" w:space="0" w:color="auto"/>
            </w:tcBorders>
          </w:tcPr>
          <w:p w14:paraId="631113CC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</w:p>
          <w:p w14:paraId="21316430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i/>
                <w:iCs/>
                <w:color w:val="000000" w:themeColor="text1"/>
              </w:rPr>
              <w:t>SMD (95%CI)</w:t>
            </w:r>
          </w:p>
        </w:tc>
        <w:tc>
          <w:tcPr>
            <w:tcW w:w="1265" w:type="dxa"/>
            <w:tcBorders>
              <w:top w:val="single" w:sz="4" w:space="0" w:color="auto"/>
            </w:tcBorders>
          </w:tcPr>
          <w:p w14:paraId="7EDD3F34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</w:p>
          <w:p w14:paraId="08CEAFD2" w14:textId="77777777" w:rsidR="00614F9F" w:rsidRPr="002048BE" w:rsidRDefault="00614F9F" w:rsidP="00607EE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i/>
                <w:iCs/>
                <w:color w:val="000000" w:themeColor="text1"/>
              </w:rPr>
              <w:t>P</w:t>
            </w:r>
          </w:p>
        </w:tc>
      </w:tr>
      <w:tr w:rsidR="002048BE" w:rsidRPr="002048BE" w14:paraId="26D60CEA" w14:textId="77777777" w:rsidTr="006534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bottom w:val="single" w:sz="4" w:space="0" w:color="auto"/>
            </w:tcBorders>
          </w:tcPr>
          <w:p w14:paraId="1AE438F2" w14:textId="77777777" w:rsidR="00614F9F" w:rsidRPr="002048BE" w:rsidRDefault="00614F9F" w:rsidP="00E756F0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</w:p>
        </w:tc>
        <w:tc>
          <w:tcPr>
            <w:tcW w:w="1256" w:type="dxa"/>
            <w:tcBorders>
              <w:bottom w:val="single" w:sz="4" w:space="0" w:color="auto"/>
            </w:tcBorders>
          </w:tcPr>
          <w:p w14:paraId="40696AAA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1443" w:type="dxa"/>
            <w:tcBorders>
              <w:bottom w:val="single" w:sz="4" w:space="0" w:color="auto"/>
            </w:tcBorders>
          </w:tcPr>
          <w:p w14:paraId="272DD1ED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977" w:type="dxa"/>
            <w:tcBorders>
              <w:bottom w:val="single" w:sz="4" w:space="0" w:color="auto"/>
            </w:tcBorders>
          </w:tcPr>
          <w:p w14:paraId="23DB4698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667" w:type="dxa"/>
            <w:tcBorders>
              <w:bottom w:val="single" w:sz="4" w:space="0" w:color="auto"/>
            </w:tcBorders>
          </w:tcPr>
          <w:p w14:paraId="2E2FF25D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</w:rPr>
              <w:t>I</w:t>
            </w:r>
            <w:r w:rsidRPr="002048BE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  <w:vertAlign w:val="superscript"/>
              </w:rPr>
              <w:t>2</w:t>
            </w:r>
          </w:p>
        </w:tc>
        <w:tc>
          <w:tcPr>
            <w:tcW w:w="936" w:type="dxa"/>
            <w:tcBorders>
              <w:bottom w:val="single" w:sz="4" w:space="0" w:color="auto"/>
            </w:tcBorders>
          </w:tcPr>
          <w:p w14:paraId="007195A8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b/>
                <w:bCs/>
                <w:i/>
                <w:iCs/>
                <w:color w:val="000000" w:themeColor="text1"/>
              </w:rPr>
              <w:t>P</w:t>
            </w:r>
          </w:p>
        </w:tc>
        <w:tc>
          <w:tcPr>
            <w:tcW w:w="1030" w:type="dxa"/>
            <w:tcBorders>
              <w:bottom w:val="single" w:sz="4" w:space="0" w:color="auto"/>
            </w:tcBorders>
          </w:tcPr>
          <w:p w14:paraId="20870688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1196" w:type="dxa"/>
            <w:tcBorders>
              <w:bottom w:val="single" w:sz="4" w:space="0" w:color="auto"/>
            </w:tcBorders>
          </w:tcPr>
          <w:p w14:paraId="7712413B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  <w:tc>
          <w:tcPr>
            <w:tcW w:w="1265" w:type="dxa"/>
            <w:tcBorders>
              <w:bottom w:val="single" w:sz="4" w:space="0" w:color="auto"/>
            </w:tcBorders>
          </w:tcPr>
          <w:p w14:paraId="125D7820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</w:tr>
      <w:tr w:rsidR="002048BE" w:rsidRPr="002048BE" w14:paraId="4798D697" w14:textId="77777777" w:rsidTr="006534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top w:val="single" w:sz="4" w:space="0" w:color="auto"/>
            </w:tcBorders>
          </w:tcPr>
          <w:p w14:paraId="7CBA23B4" w14:textId="77777777" w:rsidR="00614F9F" w:rsidRPr="002048BE" w:rsidRDefault="00614F9F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 xml:space="preserve">Post </w:t>
            </w:r>
          </w:p>
        </w:tc>
        <w:tc>
          <w:tcPr>
            <w:tcW w:w="1256" w:type="dxa"/>
            <w:tcBorders>
              <w:top w:val="single" w:sz="4" w:space="0" w:color="auto"/>
            </w:tcBorders>
          </w:tcPr>
          <w:p w14:paraId="0BF8A129" w14:textId="20CA522C" w:rsidR="00614F9F" w:rsidRPr="002048BE" w:rsidRDefault="004A1AA0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vertAlign w:val="superscript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7</w:t>
            </w:r>
            <w:r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1</w:t>
            </w:r>
          </w:p>
        </w:tc>
        <w:tc>
          <w:tcPr>
            <w:tcW w:w="1443" w:type="dxa"/>
            <w:tcBorders>
              <w:top w:val="single" w:sz="4" w:space="0" w:color="auto"/>
            </w:tcBorders>
          </w:tcPr>
          <w:p w14:paraId="5C4B639B" w14:textId="78495BD8" w:rsidR="00614F9F" w:rsidRPr="002048BE" w:rsidRDefault="004A1AA0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278</w:t>
            </w:r>
          </w:p>
        </w:tc>
        <w:tc>
          <w:tcPr>
            <w:tcW w:w="977" w:type="dxa"/>
            <w:tcBorders>
              <w:top w:val="single" w:sz="4" w:space="0" w:color="auto"/>
            </w:tcBorders>
          </w:tcPr>
          <w:p w14:paraId="5339169C" w14:textId="1D546DD5" w:rsidR="00614F9F" w:rsidRPr="002048BE" w:rsidRDefault="004A1AA0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130</w:t>
            </w:r>
          </w:p>
        </w:tc>
        <w:tc>
          <w:tcPr>
            <w:tcW w:w="667" w:type="dxa"/>
            <w:tcBorders>
              <w:top w:val="single" w:sz="4" w:space="0" w:color="auto"/>
            </w:tcBorders>
          </w:tcPr>
          <w:p w14:paraId="50254EB0" w14:textId="08843AE2" w:rsidR="00614F9F" w:rsidRPr="002048BE" w:rsidRDefault="004A1AA0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44</w:t>
            </w:r>
            <w:r w:rsidR="000D7965" w:rsidRPr="002048BE">
              <w:rPr>
                <w:rFonts w:asciiTheme="majorBidi" w:hAnsiTheme="majorBidi" w:cstheme="majorBidi"/>
                <w:color w:val="000000" w:themeColor="text1"/>
              </w:rPr>
              <w:t>%</w:t>
            </w:r>
          </w:p>
        </w:tc>
        <w:tc>
          <w:tcPr>
            <w:tcW w:w="936" w:type="dxa"/>
            <w:tcBorders>
              <w:top w:val="single" w:sz="4" w:space="0" w:color="auto"/>
            </w:tcBorders>
          </w:tcPr>
          <w:p w14:paraId="4248A4FB" w14:textId="12646D0B" w:rsidR="00614F9F" w:rsidRPr="002048BE" w:rsidRDefault="004A1AA0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18</w:t>
            </w:r>
          </w:p>
        </w:tc>
        <w:tc>
          <w:tcPr>
            <w:tcW w:w="1030" w:type="dxa"/>
            <w:tcBorders>
              <w:top w:val="single" w:sz="4" w:space="0" w:color="auto"/>
            </w:tcBorders>
          </w:tcPr>
          <w:p w14:paraId="77EE125D" w14:textId="77777777" w:rsidR="00614F9F" w:rsidRPr="002048BE" w:rsidRDefault="00614F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  <w:tcBorders>
              <w:top w:val="single" w:sz="4" w:space="0" w:color="auto"/>
            </w:tcBorders>
          </w:tcPr>
          <w:p w14:paraId="03436A2E" w14:textId="501DDDDE" w:rsidR="00614F9F" w:rsidRPr="002048BE" w:rsidRDefault="004A1AA0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18(0.07, 0.29)</w:t>
            </w:r>
          </w:p>
        </w:tc>
        <w:tc>
          <w:tcPr>
            <w:tcW w:w="1265" w:type="dxa"/>
            <w:tcBorders>
              <w:top w:val="single" w:sz="4" w:space="0" w:color="auto"/>
            </w:tcBorders>
          </w:tcPr>
          <w:p w14:paraId="4C4D2BDF" w14:textId="285BE874" w:rsidR="00614F9F" w:rsidRPr="002048BE" w:rsidRDefault="00BD248A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P=</w:t>
            </w:r>
            <w:r w:rsidR="004A1AA0" w:rsidRPr="002048BE">
              <w:rPr>
                <w:rFonts w:asciiTheme="majorBidi" w:hAnsiTheme="majorBidi" w:cstheme="majorBidi"/>
                <w:color w:val="000000" w:themeColor="text1"/>
              </w:rPr>
              <w:t>0.001</w:t>
            </w:r>
          </w:p>
        </w:tc>
      </w:tr>
      <w:tr w:rsidR="002048BE" w:rsidRPr="002048BE" w14:paraId="5652B94B" w14:textId="77777777" w:rsidTr="006534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</w:tcPr>
          <w:p w14:paraId="4D6D41C3" w14:textId="77777777" w:rsidR="00614F9F" w:rsidRPr="002048BE" w:rsidRDefault="00614F9F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 xml:space="preserve">Follow-up </w:t>
            </w:r>
          </w:p>
        </w:tc>
        <w:tc>
          <w:tcPr>
            <w:tcW w:w="1256" w:type="dxa"/>
          </w:tcPr>
          <w:p w14:paraId="7380A6AF" w14:textId="38BC6799" w:rsidR="00614F9F" w:rsidRPr="002048BE" w:rsidRDefault="000D7965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vertAlign w:val="superscript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</w:t>
            </w:r>
            <w:r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2</w:t>
            </w:r>
          </w:p>
        </w:tc>
        <w:tc>
          <w:tcPr>
            <w:tcW w:w="1443" w:type="dxa"/>
          </w:tcPr>
          <w:p w14:paraId="29878767" w14:textId="2B27B67F" w:rsidR="00614F9F" w:rsidRPr="002048BE" w:rsidRDefault="000D7965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413</w:t>
            </w:r>
          </w:p>
        </w:tc>
        <w:tc>
          <w:tcPr>
            <w:tcW w:w="977" w:type="dxa"/>
          </w:tcPr>
          <w:p w14:paraId="4F624FC3" w14:textId="527096BA" w:rsidR="00614F9F" w:rsidRPr="002048BE" w:rsidRDefault="000D7965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303</w:t>
            </w:r>
          </w:p>
        </w:tc>
        <w:tc>
          <w:tcPr>
            <w:tcW w:w="667" w:type="dxa"/>
          </w:tcPr>
          <w:p w14:paraId="099AC169" w14:textId="478D084D" w:rsidR="00614F9F" w:rsidRPr="002048BE" w:rsidRDefault="000D7965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%</w:t>
            </w:r>
          </w:p>
        </w:tc>
        <w:tc>
          <w:tcPr>
            <w:tcW w:w="936" w:type="dxa"/>
          </w:tcPr>
          <w:p w14:paraId="10FA9D42" w14:textId="56D8C244" w:rsidR="00614F9F" w:rsidRPr="002048BE" w:rsidRDefault="000D7965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98</w:t>
            </w:r>
          </w:p>
        </w:tc>
        <w:tc>
          <w:tcPr>
            <w:tcW w:w="1030" w:type="dxa"/>
          </w:tcPr>
          <w:p w14:paraId="796FA4B8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</w:tcPr>
          <w:p w14:paraId="4334D1B4" w14:textId="77777777" w:rsidR="000D7965" w:rsidRPr="002048BE" w:rsidRDefault="000D7965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19(0.12,</w:t>
            </w:r>
          </w:p>
          <w:p w14:paraId="4B0F2C71" w14:textId="315C7658" w:rsidR="00614F9F" w:rsidRPr="002048BE" w:rsidRDefault="000D7965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27)</w:t>
            </w:r>
          </w:p>
        </w:tc>
        <w:tc>
          <w:tcPr>
            <w:tcW w:w="1265" w:type="dxa"/>
          </w:tcPr>
          <w:p w14:paraId="2028BFCC" w14:textId="68F18447" w:rsidR="00614F9F" w:rsidRPr="002048BE" w:rsidRDefault="00BD248A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P</w:t>
            </w:r>
            <w:r w:rsidR="000D7965" w:rsidRPr="002048BE">
              <w:rPr>
                <w:rFonts w:asciiTheme="majorBidi" w:hAnsiTheme="majorBidi" w:cstheme="majorBidi"/>
                <w:color w:val="000000" w:themeColor="text1"/>
              </w:rPr>
              <w:t>&lt;0.00001</w:t>
            </w:r>
          </w:p>
        </w:tc>
      </w:tr>
      <w:tr w:rsidR="002048BE" w:rsidRPr="002048BE" w14:paraId="4427EC28" w14:textId="77777777" w:rsidTr="006534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</w:tcPr>
          <w:p w14:paraId="3E9B5753" w14:textId="77777777" w:rsidR="00614F9F" w:rsidRPr="002048BE" w:rsidRDefault="00614F9F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Stand-alone_Post</w:t>
            </w:r>
          </w:p>
        </w:tc>
        <w:tc>
          <w:tcPr>
            <w:tcW w:w="1256" w:type="dxa"/>
          </w:tcPr>
          <w:p w14:paraId="6871E643" w14:textId="09594160" w:rsidR="00614F9F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vertAlign w:val="superscript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3</w:t>
            </w:r>
            <w:r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3</w:t>
            </w:r>
          </w:p>
        </w:tc>
        <w:tc>
          <w:tcPr>
            <w:tcW w:w="1443" w:type="dxa"/>
          </w:tcPr>
          <w:p w14:paraId="749B93BE" w14:textId="314B298F" w:rsidR="00614F9F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2741</w:t>
            </w:r>
          </w:p>
        </w:tc>
        <w:tc>
          <w:tcPr>
            <w:tcW w:w="977" w:type="dxa"/>
          </w:tcPr>
          <w:p w14:paraId="0F7FE673" w14:textId="07D9EEB8" w:rsidR="00614F9F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2664</w:t>
            </w:r>
          </w:p>
        </w:tc>
        <w:tc>
          <w:tcPr>
            <w:tcW w:w="667" w:type="dxa"/>
          </w:tcPr>
          <w:p w14:paraId="38B87829" w14:textId="70F259A2" w:rsidR="00614F9F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90%</w:t>
            </w:r>
          </w:p>
        </w:tc>
        <w:tc>
          <w:tcPr>
            <w:tcW w:w="936" w:type="dxa"/>
          </w:tcPr>
          <w:p w14:paraId="17E68115" w14:textId="29391F1C" w:rsidR="00614F9F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001</w:t>
            </w:r>
          </w:p>
        </w:tc>
        <w:tc>
          <w:tcPr>
            <w:tcW w:w="1030" w:type="dxa"/>
          </w:tcPr>
          <w:p w14:paraId="00F2C159" w14:textId="77777777" w:rsidR="00614F9F" w:rsidRPr="002048BE" w:rsidRDefault="00614F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</w:tcPr>
          <w:p w14:paraId="7BF02814" w14:textId="191CBF4E" w:rsidR="00614F9F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24(-0.02,0.50)</w:t>
            </w:r>
          </w:p>
        </w:tc>
        <w:tc>
          <w:tcPr>
            <w:tcW w:w="1265" w:type="dxa"/>
          </w:tcPr>
          <w:p w14:paraId="473E82AC" w14:textId="0423C0D3" w:rsidR="00614F9F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P=0.07</w:t>
            </w:r>
          </w:p>
        </w:tc>
      </w:tr>
      <w:tr w:rsidR="002048BE" w:rsidRPr="002048BE" w14:paraId="6B7B4D96" w14:textId="77777777" w:rsidTr="006534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</w:tcPr>
          <w:p w14:paraId="48F2FCBF" w14:textId="093469C8" w:rsidR="006534D9" w:rsidRPr="002048BE" w:rsidRDefault="006534D9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 xml:space="preserve">Stand-alone_Follow-up </w:t>
            </w:r>
          </w:p>
        </w:tc>
        <w:tc>
          <w:tcPr>
            <w:tcW w:w="1256" w:type="dxa"/>
          </w:tcPr>
          <w:p w14:paraId="2CD7054D" w14:textId="0E74D107" w:rsidR="006534D9" w:rsidRPr="002048BE" w:rsidRDefault="006534D9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vertAlign w:val="superscript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1443" w:type="dxa"/>
          </w:tcPr>
          <w:p w14:paraId="4FF3339D" w14:textId="3283C30C" w:rsidR="006534D9" w:rsidRPr="002048BE" w:rsidRDefault="006534D9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977" w:type="dxa"/>
          </w:tcPr>
          <w:p w14:paraId="400FE34E" w14:textId="03DE8478" w:rsidR="006534D9" w:rsidRPr="002048BE" w:rsidRDefault="006534D9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667" w:type="dxa"/>
          </w:tcPr>
          <w:p w14:paraId="3C8FF5F0" w14:textId="0A8CB2A8" w:rsidR="006534D9" w:rsidRPr="002048BE" w:rsidRDefault="006534D9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936" w:type="dxa"/>
          </w:tcPr>
          <w:p w14:paraId="79DAC06A" w14:textId="52AEA04F" w:rsidR="006534D9" w:rsidRPr="002048BE" w:rsidRDefault="006534D9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1030" w:type="dxa"/>
          </w:tcPr>
          <w:p w14:paraId="5814A69B" w14:textId="37CED594" w:rsidR="006534D9" w:rsidRPr="002048BE" w:rsidRDefault="006534D9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</w:tcPr>
          <w:p w14:paraId="2B486B24" w14:textId="1048E945" w:rsidR="006534D9" w:rsidRPr="002048BE" w:rsidRDefault="006534D9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1265" w:type="dxa"/>
          </w:tcPr>
          <w:p w14:paraId="14430DF6" w14:textId="5829A520" w:rsidR="006534D9" w:rsidRPr="002048BE" w:rsidRDefault="006534D9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</w:tr>
      <w:tr w:rsidR="002048BE" w:rsidRPr="002048BE" w14:paraId="65E229E0" w14:textId="77777777" w:rsidTr="006534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</w:tcPr>
          <w:p w14:paraId="22216118" w14:textId="6139122E" w:rsidR="006534D9" w:rsidRPr="002048BE" w:rsidRDefault="006534D9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Multi-component_Post</w:t>
            </w:r>
          </w:p>
        </w:tc>
        <w:tc>
          <w:tcPr>
            <w:tcW w:w="1256" w:type="dxa"/>
          </w:tcPr>
          <w:p w14:paraId="7596A8E3" w14:textId="32839008" w:rsidR="006534D9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one</w:t>
            </w:r>
          </w:p>
        </w:tc>
        <w:tc>
          <w:tcPr>
            <w:tcW w:w="1443" w:type="dxa"/>
          </w:tcPr>
          <w:p w14:paraId="2FD9FE22" w14:textId="2A5A5665" w:rsidR="006534D9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754</w:t>
            </w:r>
          </w:p>
        </w:tc>
        <w:tc>
          <w:tcPr>
            <w:tcW w:w="977" w:type="dxa"/>
          </w:tcPr>
          <w:p w14:paraId="58F726F5" w14:textId="076F0306" w:rsidR="006534D9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540</w:t>
            </w:r>
          </w:p>
        </w:tc>
        <w:tc>
          <w:tcPr>
            <w:tcW w:w="667" w:type="dxa"/>
          </w:tcPr>
          <w:p w14:paraId="1C9E5F38" w14:textId="7E38172A" w:rsidR="006534D9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%</w:t>
            </w:r>
          </w:p>
        </w:tc>
        <w:tc>
          <w:tcPr>
            <w:tcW w:w="936" w:type="dxa"/>
          </w:tcPr>
          <w:p w14:paraId="02B7B57F" w14:textId="603BDB8C" w:rsidR="006534D9" w:rsidRPr="002048BE" w:rsidRDefault="006534D9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52</w:t>
            </w:r>
          </w:p>
        </w:tc>
        <w:tc>
          <w:tcPr>
            <w:tcW w:w="1030" w:type="dxa"/>
          </w:tcPr>
          <w:p w14:paraId="5CBA8DEB" w14:textId="02A103BC" w:rsidR="006534D9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</w:tcPr>
          <w:p w14:paraId="4B1864C5" w14:textId="77777777" w:rsidR="00AC7233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20(0.13,</w:t>
            </w:r>
          </w:p>
          <w:p w14:paraId="7BE366D5" w14:textId="17E1C392" w:rsidR="006534D9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27)</w:t>
            </w:r>
          </w:p>
        </w:tc>
        <w:tc>
          <w:tcPr>
            <w:tcW w:w="1265" w:type="dxa"/>
          </w:tcPr>
          <w:p w14:paraId="5DECF0E3" w14:textId="5B27DD68" w:rsidR="006534D9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P&lt;0.00001</w:t>
            </w:r>
          </w:p>
        </w:tc>
      </w:tr>
      <w:tr w:rsidR="002048BE" w:rsidRPr="002048BE" w14:paraId="23505455" w14:textId="77777777" w:rsidTr="006534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</w:tcPr>
          <w:p w14:paraId="662B29D1" w14:textId="77777777" w:rsidR="00614F9F" w:rsidRPr="002048BE" w:rsidRDefault="00614F9F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Multi-component_ Follow-up</w:t>
            </w:r>
          </w:p>
        </w:tc>
        <w:tc>
          <w:tcPr>
            <w:tcW w:w="1256" w:type="dxa"/>
          </w:tcPr>
          <w:p w14:paraId="20F01962" w14:textId="0FCA648D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vertAlign w:val="superscript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</w:t>
            </w:r>
            <w:r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4</w:t>
            </w:r>
          </w:p>
        </w:tc>
        <w:tc>
          <w:tcPr>
            <w:tcW w:w="1443" w:type="dxa"/>
          </w:tcPr>
          <w:p w14:paraId="360A9201" w14:textId="4C58EE72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413</w:t>
            </w:r>
          </w:p>
        </w:tc>
        <w:tc>
          <w:tcPr>
            <w:tcW w:w="977" w:type="dxa"/>
          </w:tcPr>
          <w:p w14:paraId="4E8FFC31" w14:textId="3936335D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303</w:t>
            </w:r>
          </w:p>
        </w:tc>
        <w:tc>
          <w:tcPr>
            <w:tcW w:w="667" w:type="dxa"/>
          </w:tcPr>
          <w:p w14:paraId="04CAB6C0" w14:textId="695B2243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%</w:t>
            </w:r>
          </w:p>
        </w:tc>
        <w:tc>
          <w:tcPr>
            <w:tcW w:w="936" w:type="dxa"/>
          </w:tcPr>
          <w:p w14:paraId="6FD19A25" w14:textId="46BC07CF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98</w:t>
            </w:r>
          </w:p>
        </w:tc>
        <w:tc>
          <w:tcPr>
            <w:tcW w:w="1030" w:type="dxa"/>
          </w:tcPr>
          <w:p w14:paraId="571378B3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</w:tcPr>
          <w:p w14:paraId="7D826832" w14:textId="77777777" w:rsidR="00AC7233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19(0.12,</w:t>
            </w:r>
          </w:p>
          <w:p w14:paraId="210A3D3A" w14:textId="6745D828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27)</w:t>
            </w:r>
          </w:p>
        </w:tc>
        <w:tc>
          <w:tcPr>
            <w:tcW w:w="1265" w:type="dxa"/>
          </w:tcPr>
          <w:p w14:paraId="20DB9784" w14:textId="321B6423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P&lt;0.00001</w:t>
            </w:r>
          </w:p>
        </w:tc>
      </w:tr>
      <w:tr w:rsidR="002048BE" w:rsidRPr="002048BE" w14:paraId="44536BC8" w14:textId="77777777" w:rsidTr="006534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</w:tcPr>
          <w:p w14:paraId="5BC00F41" w14:textId="77777777" w:rsidR="00614F9F" w:rsidRPr="002048BE" w:rsidRDefault="00614F9F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Free_Post</w:t>
            </w:r>
          </w:p>
        </w:tc>
        <w:tc>
          <w:tcPr>
            <w:tcW w:w="1256" w:type="dxa"/>
          </w:tcPr>
          <w:p w14:paraId="72160A4D" w14:textId="76518B9E" w:rsidR="00614F9F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vertAlign w:val="superscript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6</w:t>
            </w:r>
            <w:r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5</w:t>
            </w:r>
          </w:p>
        </w:tc>
        <w:tc>
          <w:tcPr>
            <w:tcW w:w="1443" w:type="dxa"/>
          </w:tcPr>
          <w:p w14:paraId="52961612" w14:textId="10004B6D" w:rsidR="00614F9F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278</w:t>
            </w:r>
          </w:p>
        </w:tc>
        <w:tc>
          <w:tcPr>
            <w:tcW w:w="977" w:type="dxa"/>
          </w:tcPr>
          <w:p w14:paraId="62D9922B" w14:textId="1C4F468E" w:rsidR="00614F9F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130</w:t>
            </w:r>
          </w:p>
        </w:tc>
        <w:tc>
          <w:tcPr>
            <w:tcW w:w="667" w:type="dxa"/>
          </w:tcPr>
          <w:p w14:paraId="4FC96F76" w14:textId="37C741EF" w:rsidR="00614F9F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highlight w:val="yellow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44%</w:t>
            </w:r>
          </w:p>
        </w:tc>
        <w:tc>
          <w:tcPr>
            <w:tcW w:w="936" w:type="dxa"/>
          </w:tcPr>
          <w:p w14:paraId="7DC5D4A9" w14:textId="0A2F75A6" w:rsidR="00614F9F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18</w:t>
            </w:r>
          </w:p>
        </w:tc>
        <w:tc>
          <w:tcPr>
            <w:tcW w:w="1030" w:type="dxa"/>
          </w:tcPr>
          <w:p w14:paraId="297C4C96" w14:textId="77777777" w:rsidR="00614F9F" w:rsidRPr="002048BE" w:rsidRDefault="00614F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</w:tcPr>
          <w:p w14:paraId="0EF756EF" w14:textId="77777777" w:rsidR="00AC7233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18(0.07,</w:t>
            </w:r>
          </w:p>
          <w:p w14:paraId="2092CD44" w14:textId="33F9BDE9" w:rsidR="00614F9F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29)</w:t>
            </w:r>
          </w:p>
        </w:tc>
        <w:tc>
          <w:tcPr>
            <w:tcW w:w="1265" w:type="dxa"/>
          </w:tcPr>
          <w:p w14:paraId="3AD97B13" w14:textId="47971AB9" w:rsidR="00614F9F" w:rsidRPr="002048BE" w:rsidRDefault="00AC7233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P=0.001</w:t>
            </w:r>
          </w:p>
        </w:tc>
      </w:tr>
      <w:tr w:rsidR="002048BE" w:rsidRPr="002048BE" w14:paraId="4AE9D28F" w14:textId="77777777" w:rsidTr="006534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</w:tcPr>
          <w:p w14:paraId="4C7119AD" w14:textId="77777777" w:rsidR="006A4D9F" w:rsidRPr="002048BE" w:rsidRDefault="00614F9F" w:rsidP="00E756F0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Free_</w:t>
            </w:r>
          </w:p>
          <w:p w14:paraId="4F5AB65D" w14:textId="48FA7BED" w:rsidR="00614F9F" w:rsidRPr="002048BE" w:rsidRDefault="00614F9F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Follow-up</w:t>
            </w:r>
          </w:p>
        </w:tc>
        <w:tc>
          <w:tcPr>
            <w:tcW w:w="1256" w:type="dxa"/>
          </w:tcPr>
          <w:p w14:paraId="6612FE66" w14:textId="673A3DC6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one</w:t>
            </w:r>
          </w:p>
        </w:tc>
        <w:tc>
          <w:tcPr>
            <w:tcW w:w="1443" w:type="dxa"/>
          </w:tcPr>
          <w:p w14:paraId="01B68F7C" w14:textId="2D70B123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413</w:t>
            </w:r>
          </w:p>
        </w:tc>
        <w:tc>
          <w:tcPr>
            <w:tcW w:w="977" w:type="dxa"/>
          </w:tcPr>
          <w:p w14:paraId="53AB4842" w14:textId="02143109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303</w:t>
            </w:r>
          </w:p>
        </w:tc>
        <w:tc>
          <w:tcPr>
            <w:tcW w:w="667" w:type="dxa"/>
          </w:tcPr>
          <w:p w14:paraId="6CFFFF5E" w14:textId="1F6C368B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%</w:t>
            </w:r>
          </w:p>
        </w:tc>
        <w:tc>
          <w:tcPr>
            <w:tcW w:w="936" w:type="dxa"/>
          </w:tcPr>
          <w:p w14:paraId="33F49F80" w14:textId="58C859DA" w:rsidR="00614F9F" w:rsidRPr="002048BE" w:rsidRDefault="00AC723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98</w:t>
            </w:r>
          </w:p>
        </w:tc>
        <w:tc>
          <w:tcPr>
            <w:tcW w:w="1030" w:type="dxa"/>
          </w:tcPr>
          <w:p w14:paraId="4A97D022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</w:tcPr>
          <w:p w14:paraId="33151C69" w14:textId="77777777" w:rsidR="00614F9F" w:rsidRPr="002048BE" w:rsidRDefault="006A4D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19(0.12,</w:t>
            </w:r>
          </w:p>
          <w:p w14:paraId="3D189200" w14:textId="62F9FC93" w:rsidR="006A4D9F" w:rsidRPr="002048BE" w:rsidRDefault="006A4D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27)</w:t>
            </w:r>
          </w:p>
        </w:tc>
        <w:tc>
          <w:tcPr>
            <w:tcW w:w="1265" w:type="dxa"/>
          </w:tcPr>
          <w:p w14:paraId="72A5E82F" w14:textId="767C1B40" w:rsidR="00614F9F" w:rsidRPr="002048BE" w:rsidRDefault="006A4D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P&lt;0.00001</w:t>
            </w:r>
          </w:p>
          <w:p w14:paraId="61C93946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  <w:p w14:paraId="7FA72956" w14:textId="77777777" w:rsidR="00614F9F" w:rsidRPr="002048BE" w:rsidRDefault="00614F9F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</w:p>
        </w:tc>
      </w:tr>
      <w:tr w:rsidR="002048BE" w:rsidRPr="002048BE" w14:paraId="7546405F" w14:textId="77777777" w:rsidTr="006A4D9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</w:tcPr>
          <w:p w14:paraId="073F9DC8" w14:textId="77777777" w:rsidR="00614F9F" w:rsidRPr="002048BE" w:rsidRDefault="00614F9F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 xml:space="preserve">Subsidized_Post </w:t>
            </w:r>
          </w:p>
        </w:tc>
        <w:tc>
          <w:tcPr>
            <w:tcW w:w="1256" w:type="dxa"/>
          </w:tcPr>
          <w:p w14:paraId="2E94AF5D" w14:textId="18B006CE" w:rsidR="00614F9F" w:rsidRPr="002048BE" w:rsidRDefault="006A4D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  <w:vertAlign w:val="superscript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1</w:t>
            </w:r>
            <w:r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6</w:t>
            </w:r>
          </w:p>
        </w:tc>
        <w:tc>
          <w:tcPr>
            <w:tcW w:w="1443" w:type="dxa"/>
          </w:tcPr>
          <w:p w14:paraId="191854FC" w14:textId="4D20AE11" w:rsidR="00614F9F" w:rsidRPr="002048BE" w:rsidRDefault="006A4D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636</w:t>
            </w:r>
          </w:p>
        </w:tc>
        <w:tc>
          <w:tcPr>
            <w:tcW w:w="977" w:type="dxa"/>
          </w:tcPr>
          <w:p w14:paraId="558104FD" w14:textId="6BE377DD" w:rsidR="00614F9F" w:rsidRPr="002048BE" w:rsidRDefault="006A4D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625</w:t>
            </w:r>
          </w:p>
        </w:tc>
        <w:tc>
          <w:tcPr>
            <w:tcW w:w="667" w:type="dxa"/>
          </w:tcPr>
          <w:p w14:paraId="51A935A7" w14:textId="40690680" w:rsidR="00614F9F" w:rsidRPr="002048BE" w:rsidRDefault="006A4D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%</w:t>
            </w:r>
          </w:p>
        </w:tc>
        <w:tc>
          <w:tcPr>
            <w:tcW w:w="936" w:type="dxa"/>
          </w:tcPr>
          <w:p w14:paraId="637C160B" w14:textId="4061A88E" w:rsidR="00614F9F" w:rsidRPr="002048BE" w:rsidRDefault="006A4D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0.40</w:t>
            </w:r>
          </w:p>
        </w:tc>
        <w:tc>
          <w:tcPr>
            <w:tcW w:w="1030" w:type="dxa"/>
          </w:tcPr>
          <w:p w14:paraId="2A667DB0" w14:textId="77777777" w:rsidR="00614F9F" w:rsidRPr="002048BE" w:rsidRDefault="00614F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</w:tcPr>
          <w:p w14:paraId="38F08CAC" w14:textId="12CB5B5F" w:rsidR="00614F9F" w:rsidRPr="002048BE" w:rsidRDefault="006A4D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-0.04(-0.15,0.07)</w:t>
            </w:r>
          </w:p>
        </w:tc>
        <w:tc>
          <w:tcPr>
            <w:tcW w:w="1265" w:type="dxa"/>
          </w:tcPr>
          <w:p w14:paraId="7F51841D" w14:textId="5AEF42DE" w:rsidR="00614F9F" w:rsidRPr="002048BE" w:rsidRDefault="006A4D9F" w:rsidP="00E756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P=0.44</w:t>
            </w:r>
          </w:p>
        </w:tc>
      </w:tr>
      <w:tr w:rsidR="002048BE" w:rsidRPr="002048BE" w14:paraId="04B993F0" w14:textId="77777777" w:rsidTr="006534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bottom w:val="single" w:sz="4" w:space="0" w:color="auto"/>
            </w:tcBorders>
          </w:tcPr>
          <w:p w14:paraId="0364B182" w14:textId="77777777" w:rsidR="006A4D9F" w:rsidRPr="002048BE" w:rsidRDefault="006A4D9F" w:rsidP="00E756F0">
            <w:pPr>
              <w:rPr>
                <w:rFonts w:asciiTheme="majorBidi" w:hAnsiTheme="majorBidi" w:cstheme="majorBidi"/>
                <w:b w:val="0"/>
                <w:bCs w:val="0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Subsidized_</w:t>
            </w:r>
          </w:p>
          <w:p w14:paraId="6CBA780E" w14:textId="3E029040" w:rsidR="006A4D9F" w:rsidRPr="002048BE" w:rsidRDefault="006A4D9F" w:rsidP="00E756F0">
            <w:pPr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 xml:space="preserve">Follow-up </w:t>
            </w:r>
          </w:p>
        </w:tc>
        <w:tc>
          <w:tcPr>
            <w:tcW w:w="1256" w:type="dxa"/>
            <w:tcBorders>
              <w:bottom w:val="single" w:sz="4" w:space="0" w:color="auto"/>
            </w:tcBorders>
          </w:tcPr>
          <w:p w14:paraId="489CA500" w14:textId="50B0AB25" w:rsidR="006A4D9F" w:rsidRPr="002048BE" w:rsidRDefault="00FA01A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1443" w:type="dxa"/>
            <w:tcBorders>
              <w:bottom w:val="single" w:sz="4" w:space="0" w:color="auto"/>
            </w:tcBorders>
          </w:tcPr>
          <w:p w14:paraId="3C72CAD7" w14:textId="24A28136" w:rsidR="006A4D9F" w:rsidRPr="002048BE" w:rsidRDefault="00FA01A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977" w:type="dxa"/>
            <w:tcBorders>
              <w:bottom w:val="single" w:sz="4" w:space="0" w:color="auto"/>
            </w:tcBorders>
          </w:tcPr>
          <w:p w14:paraId="1ADC6BC8" w14:textId="0943B522" w:rsidR="006A4D9F" w:rsidRPr="002048BE" w:rsidRDefault="00FA01A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667" w:type="dxa"/>
            <w:tcBorders>
              <w:bottom w:val="single" w:sz="4" w:space="0" w:color="auto"/>
            </w:tcBorders>
          </w:tcPr>
          <w:p w14:paraId="151F8AAF" w14:textId="05889BE4" w:rsidR="006A4D9F" w:rsidRPr="002048BE" w:rsidRDefault="00FA01A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936" w:type="dxa"/>
            <w:tcBorders>
              <w:bottom w:val="single" w:sz="4" w:space="0" w:color="auto"/>
            </w:tcBorders>
          </w:tcPr>
          <w:p w14:paraId="761829CC" w14:textId="64D138B1" w:rsidR="006A4D9F" w:rsidRPr="002048BE" w:rsidRDefault="00FA01A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1030" w:type="dxa"/>
            <w:tcBorders>
              <w:bottom w:val="single" w:sz="4" w:space="0" w:color="auto"/>
            </w:tcBorders>
          </w:tcPr>
          <w:p w14:paraId="1808693A" w14:textId="792C955C" w:rsidR="006A4D9F" w:rsidRPr="002048BE" w:rsidRDefault="00FA01A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Random</w:t>
            </w:r>
          </w:p>
        </w:tc>
        <w:tc>
          <w:tcPr>
            <w:tcW w:w="1196" w:type="dxa"/>
            <w:tcBorders>
              <w:bottom w:val="single" w:sz="4" w:space="0" w:color="auto"/>
            </w:tcBorders>
          </w:tcPr>
          <w:p w14:paraId="15B9A220" w14:textId="4978C75A" w:rsidR="006A4D9F" w:rsidRPr="002048BE" w:rsidRDefault="00FA01A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  <w:tc>
          <w:tcPr>
            <w:tcW w:w="1265" w:type="dxa"/>
            <w:tcBorders>
              <w:bottom w:val="single" w:sz="4" w:space="0" w:color="auto"/>
            </w:tcBorders>
          </w:tcPr>
          <w:p w14:paraId="0D8D671E" w14:textId="3984947F" w:rsidR="006A4D9F" w:rsidRPr="002048BE" w:rsidRDefault="00FA01A3" w:rsidP="00E756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 w:themeColor="text1"/>
              </w:rPr>
            </w:pPr>
            <w:r w:rsidRPr="002048BE">
              <w:rPr>
                <w:rFonts w:asciiTheme="majorBidi" w:hAnsiTheme="majorBidi" w:cstheme="majorBidi"/>
                <w:color w:val="000000" w:themeColor="text1"/>
              </w:rPr>
              <w:t>NA</w:t>
            </w:r>
            <w:r w:rsidR="003208D6" w:rsidRPr="002048BE">
              <w:rPr>
                <w:rFonts w:asciiTheme="majorBidi" w:hAnsiTheme="majorBidi" w:cstheme="majorBidi"/>
                <w:color w:val="000000" w:themeColor="text1"/>
                <w:vertAlign w:val="superscript"/>
              </w:rPr>
              <w:t>*</w:t>
            </w:r>
          </w:p>
        </w:tc>
      </w:tr>
    </w:tbl>
    <w:p w14:paraId="55112006" w14:textId="21AC56F9" w:rsidR="00614F9F" w:rsidRPr="002048BE" w:rsidRDefault="002704B6" w:rsidP="00614F9F">
      <w:pPr>
        <w:rPr>
          <w:rFonts w:asciiTheme="majorBidi" w:hAnsiTheme="majorBidi" w:cstheme="majorBidi"/>
          <w:color w:val="000000" w:themeColor="text1"/>
        </w:rPr>
      </w:pPr>
      <w:r w:rsidRPr="002048BE">
        <w:rPr>
          <w:rFonts w:asciiTheme="majorBidi" w:hAnsiTheme="majorBidi" w:cstheme="majorBidi"/>
          <w:color w:val="000000" w:themeColor="text1"/>
          <w:vertAlign w:val="superscript"/>
        </w:rPr>
        <w:t>1:</w:t>
      </w:r>
      <w:r w:rsidRPr="002048BE">
        <w:rPr>
          <w:rFonts w:asciiTheme="majorBidi" w:hAnsiTheme="majorBidi" w:cstheme="majorBidi"/>
          <w:color w:val="000000" w:themeColor="text1"/>
        </w:rPr>
        <w:t xml:space="preserve"> </w:t>
      </w:r>
      <w:r w:rsidR="008F27FA"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LCBTdGV3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</w:fldData>
        </w:fldChar>
      </w:r>
      <w:r w:rsidR="008F27FA" w:rsidRPr="002048BE">
        <w:rPr>
          <w:rFonts w:asciiTheme="majorBidi" w:hAnsiTheme="majorBidi" w:cstheme="majorBidi"/>
          <w:color w:val="000000" w:themeColor="text1"/>
        </w:rPr>
        <w:instrText xml:space="preserve"> ADDIN EN.CITE </w:instrText>
      </w:r>
      <w:r w:rsidR="008F27FA"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LCBTdGV3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</w:fldData>
        </w:fldChar>
      </w:r>
      <w:r w:rsidR="008F27FA" w:rsidRPr="002048BE">
        <w:rPr>
          <w:rFonts w:asciiTheme="majorBidi" w:hAnsiTheme="majorBidi" w:cstheme="majorBidi"/>
          <w:color w:val="000000" w:themeColor="text1"/>
        </w:rPr>
        <w:instrText xml:space="preserve"> ADDIN EN.CITE.DATA </w:instrText>
      </w:r>
      <w:r w:rsidR="008F27FA" w:rsidRPr="002048BE">
        <w:rPr>
          <w:rFonts w:asciiTheme="majorBidi" w:hAnsiTheme="majorBidi" w:cstheme="majorBidi"/>
          <w:color w:val="000000" w:themeColor="text1"/>
        </w:rPr>
      </w:r>
      <w:r w:rsidR="008F27FA"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8F27FA" w:rsidRPr="002048BE">
        <w:rPr>
          <w:rFonts w:asciiTheme="majorBidi" w:hAnsiTheme="majorBidi" w:cstheme="majorBidi"/>
          <w:color w:val="000000" w:themeColor="text1"/>
        </w:rPr>
      </w:r>
      <w:r w:rsidR="008F27FA" w:rsidRPr="002048BE">
        <w:rPr>
          <w:rFonts w:asciiTheme="majorBidi" w:hAnsiTheme="majorBidi" w:cstheme="majorBidi"/>
          <w:color w:val="000000" w:themeColor="text1"/>
        </w:rPr>
        <w:fldChar w:fldCharType="separate"/>
      </w:r>
      <w:r w:rsidR="008F27FA" w:rsidRPr="002048BE">
        <w:rPr>
          <w:rFonts w:asciiTheme="majorBidi" w:hAnsiTheme="majorBidi" w:cstheme="majorBidi"/>
          <w:noProof/>
          <w:color w:val="000000" w:themeColor="text1"/>
        </w:rPr>
        <w:t>(Bere, Hilsen, &amp; Klepp, 2010; Bere, Veierod, Bjelland, &amp; Klepp, 2006a, 2006b; Bere, Veierod, &amp; Klepp, 2005; Jean Naylor, 2014; Olsho et al., 2015; Reinaerts, de Nooijer, Candel, &amp; de Vries, 2007)</w:t>
      </w:r>
      <w:r w:rsidR="008F27FA"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4A1AA0" w:rsidRPr="002048BE">
        <w:rPr>
          <w:rFonts w:asciiTheme="majorBidi" w:hAnsiTheme="majorBidi" w:cstheme="majorBidi"/>
          <w:color w:val="000000" w:themeColor="text1"/>
        </w:rPr>
        <w:t>.</w:t>
      </w:r>
    </w:p>
    <w:p w14:paraId="1D963D12" w14:textId="5E61972E" w:rsidR="002704B6" w:rsidRPr="002048BE" w:rsidRDefault="008F27FA">
      <w:pPr>
        <w:rPr>
          <w:rFonts w:asciiTheme="majorBidi" w:hAnsiTheme="majorBidi" w:cstheme="majorBidi"/>
          <w:color w:val="000000" w:themeColor="text1"/>
          <w:lang w:val="da-DK"/>
        </w:rPr>
      </w:pPr>
      <w:r w:rsidRPr="002048BE">
        <w:rPr>
          <w:rFonts w:asciiTheme="majorBidi" w:hAnsiTheme="majorBidi" w:cstheme="majorBidi"/>
          <w:color w:val="000000" w:themeColor="text1"/>
          <w:vertAlign w:val="superscript"/>
          <w:lang w:val="da-DK"/>
        </w:rPr>
        <w:t xml:space="preserve">2: </w:t>
      </w:r>
      <w:r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IGV0IGFs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==
</w:fldData>
        </w:fldChar>
      </w:r>
      <w:r w:rsidRPr="002048BE">
        <w:rPr>
          <w:rFonts w:asciiTheme="majorBidi" w:hAnsiTheme="majorBidi" w:cstheme="majorBidi"/>
          <w:color w:val="000000" w:themeColor="text1"/>
          <w:lang w:val="da-DK"/>
        </w:rPr>
        <w:instrText xml:space="preserve"> ADDIN EN.CITE </w:instrText>
      </w:r>
      <w:r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IGV0IGFs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==
</w:fldData>
        </w:fldChar>
      </w:r>
      <w:r w:rsidRPr="002048BE">
        <w:rPr>
          <w:rFonts w:asciiTheme="majorBidi" w:hAnsiTheme="majorBidi" w:cstheme="majorBidi"/>
          <w:color w:val="000000" w:themeColor="text1"/>
          <w:lang w:val="da-DK"/>
        </w:rPr>
        <w:instrText xml:space="preserve"> ADDIN EN.CITE.DATA </w:instrText>
      </w:r>
      <w:r w:rsidRPr="002048BE">
        <w:rPr>
          <w:rFonts w:asciiTheme="majorBidi" w:hAnsiTheme="majorBidi" w:cstheme="majorBidi"/>
          <w:color w:val="000000" w:themeColor="text1"/>
        </w:rPr>
      </w:r>
      <w:r w:rsidRPr="002048BE">
        <w:rPr>
          <w:rFonts w:asciiTheme="majorBidi" w:hAnsiTheme="majorBidi" w:cstheme="majorBidi"/>
          <w:color w:val="000000" w:themeColor="text1"/>
        </w:rPr>
        <w:fldChar w:fldCharType="end"/>
      </w:r>
      <w:r w:rsidRPr="002048BE">
        <w:rPr>
          <w:rFonts w:asciiTheme="majorBidi" w:hAnsiTheme="majorBidi" w:cstheme="majorBidi"/>
          <w:color w:val="000000" w:themeColor="text1"/>
        </w:rPr>
      </w:r>
      <w:r w:rsidRPr="002048BE">
        <w:rPr>
          <w:rFonts w:asciiTheme="majorBidi" w:hAnsiTheme="majorBidi" w:cstheme="majorBidi"/>
          <w:color w:val="000000" w:themeColor="text1"/>
        </w:rPr>
        <w:fldChar w:fldCharType="separate"/>
      </w:r>
      <w:r w:rsidRPr="002048BE">
        <w:rPr>
          <w:rFonts w:asciiTheme="majorBidi" w:hAnsiTheme="majorBidi" w:cstheme="majorBidi"/>
          <w:noProof/>
          <w:color w:val="000000" w:themeColor="text1"/>
          <w:lang w:val="da-DK"/>
        </w:rPr>
        <w:t>(Bere et al., 2006a)</w:t>
      </w:r>
      <w:r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6A4D9F" w:rsidRPr="002048BE">
        <w:rPr>
          <w:rFonts w:asciiTheme="majorBidi" w:hAnsiTheme="majorBidi" w:cstheme="majorBidi"/>
          <w:color w:val="000000" w:themeColor="text1"/>
          <w:lang w:val="da-DK"/>
        </w:rPr>
        <w:t>.</w:t>
      </w:r>
    </w:p>
    <w:p w14:paraId="0A98F727" w14:textId="60F1AB75" w:rsidR="008F27FA" w:rsidRPr="002048BE" w:rsidRDefault="008F27FA">
      <w:pPr>
        <w:rPr>
          <w:rFonts w:asciiTheme="majorBidi" w:hAnsiTheme="majorBidi" w:cstheme="majorBidi"/>
          <w:color w:val="000000" w:themeColor="text1"/>
          <w:lang w:val="da-DK"/>
        </w:rPr>
      </w:pPr>
      <w:r w:rsidRPr="002048BE">
        <w:rPr>
          <w:rFonts w:asciiTheme="majorBidi" w:hAnsiTheme="majorBidi" w:cstheme="majorBidi"/>
          <w:color w:val="000000" w:themeColor="text1"/>
          <w:vertAlign w:val="superscript"/>
          <w:lang w:val="da-DK"/>
        </w:rPr>
        <w:t xml:space="preserve">3: </w:t>
      </w:r>
      <w:r w:rsidR="00536FD8"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IGV0IGFs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</w:fldData>
        </w:fldChar>
      </w:r>
      <w:r w:rsidR="00536FD8" w:rsidRPr="002048BE">
        <w:rPr>
          <w:rFonts w:asciiTheme="majorBidi" w:hAnsiTheme="majorBidi" w:cstheme="majorBidi"/>
          <w:color w:val="000000" w:themeColor="text1"/>
          <w:lang w:val="da-DK"/>
        </w:rPr>
        <w:instrText xml:space="preserve"> ADDIN EN.CITE </w:instrText>
      </w:r>
      <w:r w:rsidR="00536FD8"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IGV0IGFs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</w:fldData>
        </w:fldChar>
      </w:r>
      <w:r w:rsidR="00536FD8" w:rsidRPr="002048BE">
        <w:rPr>
          <w:rFonts w:asciiTheme="majorBidi" w:hAnsiTheme="majorBidi" w:cstheme="majorBidi"/>
          <w:color w:val="000000" w:themeColor="text1"/>
          <w:lang w:val="da-DK"/>
        </w:rPr>
        <w:instrText xml:space="preserve"> ADDIN EN.CITE.DATA </w:instrText>
      </w:r>
      <w:r w:rsidR="00536FD8" w:rsidRPr="002048BE">
        <w:rPr>
          <w:rFonts w:asciiTheme="majorBidi" w:hAnsiTheme="majorBidi" w:cstheme="majorBidi"/>
          <w:color w:val="000000" w:themeColor="text1"/>
        </w:rPr>
      </w:r>
      <w:r w:rsidR="00536FD8"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536FD8" w:rsidRPr="002048BE">
        <w:rPr>
          <w:rFonts w:asciiTheme="majorBidi" w:hAnsiTheme="majorBidi" w:cstheme="majorBidi"/>
          <w:color w:val="000000" w:themeColor="text1"/>
        </w:rPr>
      </w:r>
      <w:r w:rsidR="00536FD8" w:rsidRPr="002048BE">
        <w:rPr>
          <w:rFonts w:asciiTheme="majorBidi" w:hAnsiTheme="majorBidi" w:cstheme="majorBidi"/>
          <w:color w:val="000000" w:themeColor="text1"/>
        </w:rPr>
        <w:fldChar w:fldCharType="separate"/>
      </w:r>
      <w:r w:rsidR="00536FD8" w:rsidRPr="002048BE">
        <w:rPr>
          <w:rFonts w:asciiTheme="majorBidi" w:hAnsiTheme="majorBidi" w:cstheme="majorBidi"/>
          <w:noProof/>
          <w:color w:val="000000" w:themeColor="text1"/>
          <w:lang w:val="da-DK"/>
        </w:rPr>
        <w:t xml:space="preserve">(Bere et al., 2010; Bere et al., 2005; </w:t>
      </w:r>
      <w:r w:rsidR="006534D9" w:rsidRPr="002048BE">
        <w:rPr>
          <w:rFonts w:asciiTheme="majorBidi" w:hAnsiTheme="majorBidi" w:cstheme="majorBidi"/>
          <w:noProof/>
          <w:color w:val="000000" w:themeColor="text1"/>
          <w:lang w:val="da-DK"/>
        </w:rPr>
        <w:t>Jean Naylor, 2014</w:t>
      </w:r>
      <w:r w:rsidR="00536FD8" w:rsidRPr="002048BE">
        <w:rPr>
          <w:rFonts w:asciiTheme="majorBidi" w:hAnsiTheme="majorBidi" w:cstheme="majorBidi"/>
          <w:noProof/>
          <w:color w:val="000000" w:themeColor="text1"/>
          <w:lang w:val="da-DK"/>
        </w:rPr>
        <w:t>)</w:t>
      </w:r>
      <w:r w:rsidR="00536FD8"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6A4D9F" w:rsidRPr="002048BE">
        <w:rPr>
          <w:rFonts w:asciiTheme="majorBidi" w:hAnsiTheme="majorBidi" w:cstheme="majorBidi"/>
          <w:color w:val="000000" w:themeColor="text1"/>
          <w:lang w:val="da-DK"/>
        </w:rPr>
        <w:t>.</w:t>
      </w:r>
    </w:p>
    <w:p w14:paraId="6C30B570" w14:textId="324B9FFD" w:rsidR="00536FD8" w:rsidRPr="002048BE" w:rsidRDefault="00536FD8">
      <w:pPr>
        <w:rPr>
          <w:rFonts w:asciiTheme="majorBidi" w:hAnsiTheme="majorBidi" w:cstheme="majorBidi"/>
          <w:color w:val="000000" w:themeColor="text1"/>
          <w:lang w:val="da-DK"/>
        </w:rPr>
      </w:pPr>
      <w:r w:rsidRPr="002048BE">
        <w:rPr>
          <w:rFonts w:asciiTheme="majorBidi" w:hAnsiTheme="majorBidi" w:cstheme="majorBidi"/>
          <w:color w:val="000000" w:themeColor="text1"/>
          <w:vertAlign w:val="superscript"/>
          <w:lang w:val="da-DK"/>
        </w:rPr>
        <w:t>4:</w:t>
      </w:r>
      <w:r w:rsidRPr="002048BE">
        <w:rPr>
          <w:rFonts w:asciiTheme="majorBidi" w:hAnsiTheme="majorBidi" w:cstheme="majorBidi"/>
          <w:color w:val="000000" w:themeColor="text1"/>
          <w:lang w:val="da-DK"/>
        </w:rPr>
        <w:t xml:space="preserve"> </w:t>
      </w:r>
      <w:r w:rsidR="00E61A96"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IGV0IGFs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=
</w:fldData>
        </w:fldChar>
      </w:r>
      <w:r w:rsidR="00E61A96" w:rsidRPr="002048BE">
        <w:rPr>
          <w:rFonts w:asciiTheme="majorBidi" w:hAnsiTheme="majorBidi" w:cstheme="majorBidi"/>
          <w:color w:val="000000" w:themeColor="text1"/>
          <w:lang w:val="da-DK"/>
        </w:rPr>
        <w:instrText xml:space="preserve"> ADDIN EN.CITE </w:instrText>
      </w:r>
      <w:r w:rsidR="00E61A96"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IGV0IGFs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=
</w:fldData>
        </w:fldChar>
      </w:r>
      <w:r w:rsidR="00E61A96" w:rsidRPr="002048BE">
        <w:rPr>
          <w:rFonts w:asciiTheme="majorBidi" w:hAnsiTheme="majorBidi" w:cstheme="majorBidi"/>
          <w:color w:val="000000" w:themeColor="text1"/>
          <w:lang w:val="da-DK"/>
        </w:rPr>
        <w:instrText xml:space="preserve"> ADDIN EN.CITE.DATA </w:instrText>
      </w:r>
      <w:r w:rsidR="00E61A96" w:rsidRPr="002048BE">
        <w:rPr>
          <w:rFonts w:asciiTheme="majorBidi" w:hAnsiTheme="majorBidi" w:cstheme="majorBidi"/>
          <w:color w:val="000000" w:themeColor="text1"/>
        </w:rPr>
      </w:r>
      <w:r w:rsidR="00E61A96"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E61A96" w:rsidRPr="002048BE">
        <w:rPr>
          <w:rFonts w:asciiTheme="majorBidi" w:hAnsiTheme="majorBidi" w:cstheme="majorBidi"/>
          <w:color w:val="000000" w:themeColor="text1"/>
        </w:rPr>
      </w:r>
      <w:r w:rsidR="00E61A96" w:rsidRPr="002048BE">
        <w:rPr>
          <w:rFonts w:asciiTheme="majorBidi" w:hAnsiTheme="majorBidi" w:cstheme="majorBidi"/>
          <w:color w:val="000000" w:themeColor="text1"/>
        </w:rPr>
        <w:fldChar w:fldCharType="separate"/>
      </w:r>
      <w:r w:rsidR="00E61A96" w:rsidRPr="002048BE">
        <w:rPr>
          <w:rFonts w:asciiTheme="majorBidi" w:hAnsiTheme="majorBidi" w:cstheme="majorBidi"/>
          <w:noProof/>
          <w:color w:val="000000" w:themeColor="text1"/>
          <w:lang w:val="da-DK"/>
        </w:rPr>
        <w:t>(</w:t>
      </w:r>
      <w:r w:rsidR="00AC7233" w:rsidRPr="002048BE">
        <w:rPr>
          <w:rFonts w:asciiTheme="majorBidi" w:hAnsiTheme="majorBidi" w:cstheme="majorBidi"/>
          <w:noProof/>
          <w:color w:val="000000" w:themeColor="text1"/>
          <w:lang w:val="da-DK"/>
        </w:rPr>
        <w:t xml:space="preserve"> Bere et al., 2006a)</w:t>
      </w:r>
      <w:r w:rsidR="00E61A96"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6A4D9F" w:rsidRPr="002048BE">
        <w:rPr>
          <w:rFonts w:asciiTheme="majorBidi" w:hAnsiTheme="majorBidi" w:cstheme="majorBidi"/>
          <w:color w:val="000000" w:themeColor="text1"/>
          <w:lang w:val="da-DK"/>
        </w:rPr>
        <w:t>.</w:t>
      </w:r>
    </w:p>
    <w:p w14:paraId="019B8A2E" w14:textId="1AA03DF2" w:rsidR="00E61A96" w:rsidRPr="002048BE" w:rsidRDefault="00A446B4">
      <w:pPr>
        <w:rPr>
          <w:rFonts w:asciiTheme="majorBidi" w:hAnsiTheme="majorBidi" w:cstheme="majorBidi"/>
          <w:color w:val="000000" w:themeColor="text1"/>
          <w:lang w:val="da-DK"/>
        </w:rPr>
      </w:pPr>
      <w:r w:rsidRPr="002048BE">
        <w:rPr>
          <w:rFonts w:asciiTheme="majorBidi" w:hAnsiTheme="majorBidi" w:cstheme="majorBidi"/>
          <w:color w:val="000000" w:themeColor="text1"/>
          <w:vertAlign w:val="superscript"/>
          <w:lang w:val="da-DK"/>
        </w:rPr>
        <w:t xml:space="preserve">5: </w:t>
      </w:r>
      <w:r w:rsidRPr="002048BE">
        <w:rPr>
          <w:rFonts w:asciiTheme="majorBidi" w:hAnsiTheme="majorBidi" w:cstheme="majorBidi"/>
          <w:color w:val="000000" w:themeColor="text1"/>
        </w:rPr>
        <w:fldChar w:fldCharType="begin"/>
      </w:r>
      <w:r w:rsidRPr="002048BE">
        <w:rPr>
          <w:rFonts w:asciiTheme="majorBidi" w:hAnsiTheme="majorBidi" w:cstheme="majorBidi"/>
          <w:color w:val="000000" w:themeColor="text1"/>
          <w:lang w:val="da-DK"/>
        </w:rPr>
        <w:instrText xml:space="preserve"> ADDIN EN.CITE &lt;EndNote&gt;&lt;Cite&gt;&lt;Author&gt;Bere&lt;/Author&gt;&lt;Year&gt;2006a&lt;/Year&gt;&lt;RecNum&gt;41&lt;/RecNum&gt;&lt;DisplayText&gt;(Bere et al., 2006a)&lt;/DisplayText&gt;&lt;record&gt;&lt;rec-number&gt;41&lt;/rec-number&gt;&lt;foreign-keys&gt;&lt;key app="EN" db-id="xz25wzwaetzrfyevf0jvpt2lfpsf9525wads" timestamp="1539353624"&gt;41&lt;/key&gt;&lt;key app="ENWeb" db-id=""&gt;0&lt;/key&gt;&lt;/foreign-keys&gt;&lt;ref-type name="Journal Article"&gt;17&lt;/ref-type&gt;&lt;contributors&gt;&lt;authors&gt;&lt;author&gt;Bere, E.&lt;/author&gt;&lt;author&gt;Veierod, M. B.&lt;/author&gt;&lt;author&gt;Bjelland, M.&lt;/author&gt;&lt;author&gt;Klepp, K. I.&lt;/author&gt;&lt;/authors&gt;&lt;/contributors&gt;&lt;auth-address&gt;Department of Nutrition, Institute of Basic Medical Sciences, University of Oslo, Norway. w.t.bere@medisin.uio.no&lt;/auth-address&gt;&lt;titles&gt;&lt;title&gt;Outcome and process evaluation of a Norwegian school-randomized fruit and vegetable intervention: Fruits and Vegetables Make the Marks (FVMM)&lt;/title&gt;&lt;secondary-title&gt;Health Education Research&lt;/secondary-title&gt;&lt;/titles&gt;&lt;periodical&gt;&lt;full-title&gt;Health Education Research&lt;/full-title&gt;&lt;abbr-1&gt;Health Educ. Res.&lt;/abbr-1&gt;&lt;abbr-2&gt;Health Educ Res&lt;/abbr-2&gt;&lt;/periodical&gt;&lt;pages&gt;258-67&lt;/pages&gt;&lt;volume&gt;21&lt;/volume&gt;&lt;number&gt;2&lt;/number&gt;&lt;edition&gt;2005/10/13&lt;/edition&gt;&lt;keywords&gt;&lt;keyword&gt;Child&lt;/keyword&gt;&lt;keyword&gt;*Diet&lt;/keyword&gt;&lt;keyword&gt;Female&lt;/keyword&gt;&lt;keyword&gt;*Fruit&lt;/keyword&gt;&lt;keyword&gt;Health Promotion/*organization &amp;amp; administration&lt;/keyword&gt;&lt;keyword&gt;Humans&lt;/keyword&gt;&lt;keyword&gt;Male&lt;/keyword&gt;&lt;keyword&gt;Norway&lt;/keyword&gt;&lt;keyword&gt;Program Evaluation&lt;/keyword&gt;&lt;keyword&gt;*Vegetables&lt;/keyword&gt;&lt;/keywords&gt;&lt;dates&gt;&lt;year&gt;2006a&lt;/year&gt;&lt;pub-dates&gt;&lt;date&gt;Apr&lt;/date&gt;&lt;/pub-dates&gt;&lt;/dates&gt;&lt;isbn&gt;0268-1153 (Print)&amp;#xD;0268-1153 (Linking)&lt;/isbn&gt;&lt;accession-num&gt;16219631&lt;/accession-num&gt;&lt;urls&gt;&lt;related-urls&gt;&lt;url&gt;https://www.ncbi.nlm.nih.gov/pubmed/16219631&lt;/url&gt;&lt;/related-urls&gt;&lt;/urls&gt;&lt;electronic-resource-num&gt;10.1093/her/cyh062&lt;/electronic-resource-num&gt;&lt;/record&gt;&lt;/Cite&gt;&lt;/EndNote&gt;</w:instrText>
      </w:r>
      <w:r w:rsidRPr="002048BE">
        <w:rPr>
          <w:rFonts w:asciiTheme="majorBidi" w:hAnsiTheme="majorBidi" w:cstheme="majorBidi"/>
          <w:color w:val="000000" w:themeColor="text1"/>
        </w:rPr>
        <w:fldChar w:fldCharType="separate"/>
      </w:r>
      <w:r w:rsidRPr="002048BE">
        <w:rPr>
          <w:rFonts w:asciiTheme="majorBidi" w:hAnsiTheme="majorBidi" w:cstheme="majorBidi"/>
          <w:noProof/>
          <w:color w:val="000000" w:themeColor="text1"/>
          <w:lang w:val="da-DK"/>
        </w:rPr>
        <w:t>(</w:t>
      </w:r>
      <w:r w:rsidR="006A4D9F" w:rsidRPr="002048BE">
        <w:rPr>
          <w:rFonts w:asciiTheme="majorBidi" w:hAnsiTheme="majorBidi" w:cstheme="majorBidi"/>
          <w:noProof/>
          <w:color w:val="000000" w:themeColor="text1"/>
          <w:lang w:val="da-DK"/>
        </w:rPr>
        <w:t xml:space="preserve"> </w:t>
      </w:r>
      <w:r w:rsidR="00BD248A" w:rsidRPr="002048BE">
        <w:rPr>
          <w:rFonts w:asciiTheme="majorBidi" w:hAnsiTheme="majorBidi" w:cstheme="majorBidi"/>
          <w:noProof/>
          <w:color w:val="000000" w:themeColor="text1"/>
          <w:lang w:val="da-DK"/>
        </w:rPr>
        <w:t xml:space="preserve">Bere et al., 2010; Bere et al., 2006b; </w:t>
      </w:r>
      <w:r w:rsidR="006A4D9F" w:rsidRPr="002048BE">
        <w:rPr>
          <w:rFonts w:asciiTheme="majorBidi" w:hAnsiTheme="majorBidi" w:cstheme="majorBidi"/>
          <w:noProof/>
          <w:color w:val="000000" w:themeColor="text1"/>
          <w:lang w:val="da-DK"/>
        </w:rPr>
        <w:t>Bere et al., 2005; Jean Naylor, 2014; Olsho et al., 2015; Reinaerts et al., 2007</w:t>
      </w:r>
      <w:r w:rsidRPr="002048BE">
        <w:rPr>
          <w:rFonts w:asciiTheme="majorBidi" w:hAnsiTheme="majorBidi" w:cstheme="majorBidi"/>
          <w:noProof/>
          <w:color w:val="000000" w:themeColor="text1"/>
          <w:lang w:val="da-DK"/>
        </w:rPr>
        <w:t>)</w:t>
      </w:r>
      <w:r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6A4D9F" w:rsidRPr="002048BE">
        <w:rPr>
          <w:rFonts w:asciiTheme="majorBidi" w:hAnsiTheme="majorBidi" w:cstheme="majorBidi"/>
          <w:color w:val="000000" w:themeColor="text1"/>
          <w:lang w:val="da-DK"/>
        </w:rPr>
        <w:t>.</w:t>
      </w:r>
    </w:p>
    <w:p w14:paraId="6183613A" w14:textId="1F08359F" w:rsidR="002704B6" w:rsidRPr="002048BE" w:rsidRDefault="00A446B4" w:rsidP="006A4D9F">
      <w:pPr>
        <w:rPr>
          <w:rFonts w:asciiTheme="majorBidi" w:hAnsiTheme="majorBidi" w:cstheme="majorBidi"/>
          <w:color w:val="000000" w:themeColor="text1"/>
          <w:vertAlign w:val="superscript"/>
          <w:lang w:val="fr-CA"/>
        </w:rPr>
      </w:pPr>
      <w:r w:rsidRPr="002048BE">
        <w:rPr>
          <w:rFonts w:asciiTheme="majorBidi" w:hAnsiTheme="majorBidi" w:cstheme="majorBidi"/>
          <w:color w:val="000000" w:themeColor="text1"/>
          <w:vertAlign w:val="superscript"/>
          <w:lang w:val="fr-CA"/>
        </w:rPr>
        <w:t xml:space="preserve">6: </w:t>
      </w:r>
      <w:r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IGV0IGFs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</w:fldData>
        </w:fldChar>
      </w:r>
      <w:r w:rsidRPr="002048BE">
        <w:rPr>
          <w:rFonts w:asciiTheme="majorBidi" w:hAnsiTheme="majorBidi" w:cstheme="majorBidi"/>
          <w:color w:val="000000" w:themeColor="text1"/>
          <w:lang w:val="fr-CA"/>
        </w:rPr>
        <w:instrText xml:space="preserve"> ADDIN EN.CITE </w:instrText>
      </w:r>
      <w:r w:rsidRPr="002048BE">
        <w:rPr>
          <w:rFonts w:asciiTheme="majorBidi" w:hAnsiTheme="majorBidi" w:cstheme="majorBidi"/>
          <w:color w:val="000000" w:themeColor="text1"/>
        </w:rPr>
        <w:fldChar w:fldCharType="begin">
          <w:fldData xml:space="preserve">PEVuZE5vdGU+PENpdGU+PEF1dGhvcj5Bc2hmaWVsZC1XYXR0PC9BdXRob3I+PFllYXI+MjAwODwv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</w:fldData>
        </w:fldChar>
      </w:r>
      <w:r w:rsidRPr="002048BE">
        <w:rPr>
          <w:rFonts w:asciiTheme="majorBidi" w:hAnsiTheme="majorBidi" w:cstheme="majorBidi"/>
          <w:color w:val="000000" w:themeColor="text1"/>
          <w:lang w:val="fr-CA"/>
        </w:rPr>
        <w:instrText xml:space="preserve"> ADDIN EN.CITE.DATA </w:instrText>
      </w:r>
      <w:r w:rsidRPr="002048BE">
        <w:rPr>
          <w:rFonts w:asciiTheme="majorBidi" w:hAnsiTheme="majorBidi" w:cstheme="majorBidi"/>
          <w:color w:val="000000" w:themeColor="text1"/>
        </w:rPr>
      </w:r>
      <w:r w:rsidRPr="002048BE">
        <w:rPr>
          <w:rFonts w:asciiTheme="majorBidi" w:hAnsiTheme="majorBidi" w:cstheme="majorBidi"/>
          <w:color w:val="000000" w:themeColor="text1"/>
        </w:rPr>
        <w:fldChar w:fldCharType="end"/>
      </w:r>
      <w:r w:rsidRPr="002048BE">
        <w:rPr>
          <w:rFonts w:asciiTheme="majorBidi" w:hAnsiTheme="majorBidi" w:cstheme="majorBidi"/>
          <w:color w:val="000000" w:themeColor="text1"/>
        </w:rPr>
      </w:r>
      <w:r w:rsidRPr="002048BE">
        <w:rPr>
          <w:rFonts w:asciiTheme="majorBidi" w:hAnsiTheme="majorBidi" w:cstheme="majorBidi"/>
          <w:color w:val="000000" w:themeColor="text1"/>
        </w:rPr>
        <w:fldChar w:fldCharType="separate"/>
      </w:r>
      <w:r w:rsidRPr="002048BE">
        <w:rPr>
          <w:rFonts w:asciiTheme="majorBidi" w:hAnsiTheme="majorBidi" w:cstheme="majorBidi"/>
          <w:noProof/>
          <w:color w:val="000000" w:themeColor="text1"/>
          <w:lang w:val="fr-CA"/>
        </w:rPr>
        <w:t>(Bere et al., 2005)</w:t>
      </w:r>
      <w:r w:rsidRPr="002048BE">
        <w:rPr>
          <w:rFonts w:asciiTheme="majorBidi" w:hAnsiTheme="majorBidi" w:cstheme="majorBidi"/>
          <w:color w:val="000000" w:themeColor="text1"/>
        </w:rPr>
        <w:fldChar w:fldCharType="end"/>
      </w:r>
      <w:r w:rsidR="006A4D9F" w:rsidRPr="002048BE">
        <w:rPr>
          <w:rFonts w:asciiTheme="majorBidi" w:hAnsiTheme="majorBidi" w:cstheme="majorBidi"/>
          <w:color w:val="000000" w:themeColor="text1"/>
          <w:lang w:val="fr-CA"/>
        </w:rPr>
        <w:t>.</w:t>
      </w:r>
      <w:r w:rsidR="006A4D9F" w:rsidRPr="002048BE">
        <w:rPr>
          <w:rFonts w:asciiTheme="majorBidi" w:hAnsiTheme="majorBidi" w:cstheme="majorBidi"/>
          <w:color w:val="000000" w:themeColor="text1"/>
          <w:vertAlign w:val="superscript"/>
          <w:lang w:val="fr-CA"/>
        </w:rPr>
        <w:t xml:space="preserve"> </w:t>
      </w:r>
    </w:p>
    <w:p w14:paraId="481E9383" w14:textId="146C8557" w:rsidR="00A936F0" w:rsidRPr="002048BE" w:rsidRDefault="00A936F0" w:rsidP="008B0262">
      <w:pPr>
        <w:rPr>
          <w:rFonts w:asciiTheme="majorBidi" w:hAnsiTheme="majorBidi" w:cstheme="majorBidi"/>
          <w:color w:val="000000" w:themeColor="text1"/>
          <w:sz w:val="20"/>
          <w:szCs w:val="20"/>
          <w:lang w:val="fr-CA"/>
        </w:rPr>
      </w:pPr>
    </w:p>
    <w:p w14:paraId="22442383" w14:textId="4D663592" w:rsidR="00BD248A" w:rsidRPr="002048BE" w:rsidRDefault="00BD248A" w:rsidP="008B0262">
      <w:pPr>
        <w:rPr>
          <w:rFonts w:asciiTheme="majorBidi" w:hAnsiTheme="majorBidi" w:cstheme="majorBidi"/>
          <w:color w:val="000000" w:themeColor="text1"/>
          <w:sz w:val="20"/>
          <w:szCs w:val="20"/>
          <w:lang w:val="fr-CA"/>
        </w:rPr>
      </w:pPr>
      <w:r w:rsidRPr="002048BE">
        <w:rPr>
          <w:rFonts w:asciiTheme="majorBidi" w:hAnsiTheme="majorBidi" w:cstheme="majorBidi"/>
          <w:b/>
          <w:bCs/>
          <w:color w:val="000000" w:themeColor="text1"/>
          <w:sz w:val="20"/>
          <w:szCs w:val="20"/>
          <w:lang w:val="fr-CA"/>
        </w:rPr>
        <w:t>Note:</w:t>
      </w:r>
      <w:r w:rsidRPr="002048BE">
        <w:rPr>
          <w:rFonts w:asciiTheme="majorBidi" w:hAnsiTheme="majorBidi" w:cstheme="majorBidi"/>
          <w:color w:val="000000" w:themeColor="text1"/>
          <w:sz w:val="20"/>
          <w:szCs w:val="20"/>
          <w:lang w:val="fr-CA"/>
        </w:rPr>
        <w:t xml:space="preserve"> NA</w:t>
      </w:r>
      <w:r w:rsidR="003208D6" w:rsidRPr="002048BE">
        <w:rPr>
          <w:rFonts w:asciiTheme="majorBidi" w:hAnsiTheme="majorBidi" w:cstheme="majorBidi"/>
          <w:color w:val="000000" w:themeColor="text1"/>
          <w:sz w:val="20"/>
          <w:szCs w:val="20"/>
          <w:vertAlign w:val="superscript"/>
          <w:lang w:val="fr-CA"/>
        </w:rPr>
        <w:t>*</w:t>
      </w:r>
      <w:r w:rsidRPr="002048BE">
        <w:rPr>
          <w:rFonts w:asciiTheme="majorBidi" w:hAnsiTheme="majorBidi" w:cstheme="majorBidi"/>
          <w:color w:val="000000" w:themeColor="text1"/>
          <w:sz w:val="20"/>
          <w:szCs w:val="20"/>
          <w:lang w:val="fr-CA"/>
        </w:rPr>
        <w:t xml:space="preserve">: Not Applicable </w:t>
      </w:r>
    </w:p>
    <w:sectPr w:rsidR="00BD248A" w:rsidRPr="002048BE" w:rsidSect="00F64F3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New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z25wzwaetzrfyevf0jvpt2lfpsf9525wads&quot;&gt;My EndNote Library&lt;record-ids&gt;&lt;item&gt;34&lt;/item&gt;&lt;item&gt;35&lt;/item&gt;&lt;item&gt;36&lt;/item&gt;&lt;item&gt;41&lt;/item&gt;&lt;item&gt;43&lt;/item&gt;&lt;item&gt;46&lt;/item&gt;&lt;item&gt;59&lt;/item&gt;&lt;item&gt;65&lt;/item&gt;&lt;item&gt;76&lt;/item&gt;&lt;item&gt;83&lt;/item&gt;&lt;item&gt;114&lt;/item&gt;&lt;item&gt;139&lt;/item&gt;&lt;item&gt;204&lt;/item&gt;&lt;/record-ids&gt;&lt;/item&gt;&lt;/Libraries&gt;"/>
  </w:docVars>
  <w:rsids>
    <w:rsidRoot w:val="00614F9F"/>
    <w:rsid w:val="00030FAE"/>
    <w:rsid w:val="000331AF"/>
    <w:rsid w:val="00050A30"/>
    <w:rsid w:val="00070FA6"/>
    <w:rsid w:val="00086546"/>
    <w:rsid w:val="00087B79"/>
    <w:rsid w:val="00093B7E"/>
    <w:rsid w:val="000C2F03"/>
    <w:rsid w:val="000D7965"/>
    <w:rsid w:val="00115852"/>
    <w:rsid w:val="00125C8C"/>
    <w:rsid w:val="00134248"/>
    <w:rsid w:val="001371E2"/>
    <w:rsid w:val="00154689"/>
    <w:rsid w:val="0016337D"/>
    <w:rsid w:val="001638AB"/>
    <w:rsid w:val="001C0A3B"/>
    <w:rsid w:val="001E5A50"/>
    <w:rsid w:val="002048BE"/>
    <w:rsid w:val="00206401"/>
    <w:rsid w:val="00251A9E"/>
    <w:rsid w:val="002627E9"/>
    <w:rsid w:val="002704B6"/>
    <w:rsid w:val="00282907"/>
    <w:rsid w:val="002A3626"/>
    <w:rsid w:val="002E6EAA"/>
    <w:rsid w:val="00307F50"/>
    <w:rsid w:val="003206C3"/>
    <w:rsid w:val="003208D6"/>
    <w:rsid w:val="00322585"/>
    <w:rsid w:val="003268FC"/>
    <w:rsid w:val="00340E7B"/>
    <w:rsid w:val="003465F2"/>
    <w:rsid w:val="00391C32"/>
    <w:rsid w:val="0039272A"/>
    <w:rsid w:val="003C470A"/>
    <w:rsid w:val="00402EF9"/>
    <w:rsid w:val="00407321"/>
    <w:rsid w:val="0043361A"/>
    <w:rsid w:val="00433EB1"/>
    <w:rsid w:val="004423A5"/>
    <w:rsid w:val="004A1AA0"/>
    <w:rsid w:val="004A2732"/>
    <w:rsid w:val="004A6100"/>
    <w:rsid w:val="004F52AA"/>
    <w:rsid w:val="00533771"/>
    <w:rsid w:val="00536FD8"/>
    <w:rsid w:val="005A5DD9"/>
    <w:rsid w:val="005B3955"/>
    <w:rsid w:val="005C2CED"/>
    <w:rsid w:val="005D11DB"/>
    <w:rsid w:val="005E0BAD"/>
    <w:rsid w:val="006013ED"/>
    <w:rsid w:val="00607EE7"/>
    <w:rsid w:val="00614F9F"/>
    <w:rsid w:val="00632888"/>
    <w:rsid w:val="006534D9"/>
    <w:rsid w:val="006555C3"/>
    <w:rsid w:val="00687F68"/>
    <w:rsid w:val="00692095"/>
    <w:rsid w:val="006A06CD"/>
    <w:rsid w:val="006A3285"/>
    <w:rsid w:val="006A4D9F"/>
    <w:rsid w:val="006B09D1"/>
    <w:rsid w:val="006E6E48"/>
    <w:rsid w:val="007062AD"/>
    <w:rsid w:val="00715483"/>
    <w:rsid w:val="007A2A2F"/>
    <w:rsid w:val="007A2E67"/>
    <w:rsid w:val="007A33C8"/>
    <w:rsid w:val="007A3DED"/>
    <w:rsid w:val="007B4F6C"/>
    <w:rsid w:val="007C7440"/>
    <w:rsid w:val="00812B29"/>
    <w:rsid w:val="00860546"/>
    <w:rsid w:val="008B0262"/>
    <w:rsid w:val="008B5322"/>
    <w:rsid w:val="008C0F95"/>
    <w:rsid w:val="008D7FEB"/>
    <w:rsid w:val="008E429F"/>
    <w:rsid w:val="008F27FA"/>
    <w:rsid w:val="008F6146"/>
    <w:rsid w:val="0091546F"/>
    <w:rsid w:val="009157F1"/>
    <w:rsid w:val="00954E7F"/>
    <w:rsid w:val="00974094"/>
    <w:rsid w:val="009813DC"/>
    <w:rsid w:val="009A5E63"/>
    <w:rsid w:val="009B5BFE"/>
    <w:rsid w:val="009D0ED4"/>
    <w:rsid w:val="009E74F6"/>
    <w:rsid w:val="00A05D18"/>
    <w:rsid w:val="00A3071D"/>
    <w:rsid w:val="00A42A7A"/>
    <w:rsid w:val="00A446B4"/>
    <w:rsid w:val="00A655BE"/>
    <w:rsid w:val="00A70014"/>
    <w:rsid w:val="00A936F0"/>
    <w:rsid w:val="00AA2F79"/>
    <w:rsid w:val="00AA30CA"/>
    <w:rsid w:val="00AC7233"/>
    <w:rsid w:val="00AD0A99"/>
    <w:rsid w:val="00AE2FDD"/>
    <w:rsid w:val="00B2173A"/>
    <w:rsid w:val="00B37CD3"/>
    <w:rsid w:val="00B42389"/>
    <w:rsid w:val="00B5029A"/>
    <w:rsid w:val="00B5561A"/>
    <w:rsid w:val="00B57A0F"/>
    <w:rsid w:val="00BB42E0"/>
    <w:rsid w:val="00BC024F"/>
    <w:rsid w:val="00BD248A"/>
    <w:rsid w:val="00C006FB"/>
    <w:rsid w:val="00C01E1A"/>
    <w:rsid w:val="00C04CAE"/>
    <w:rsid w:val="00C06B65"/>
    <w:rsid w:val="00C2677F"/>
    <w:rsid w:val="00C40149"/>
    <w:rsid w:val="00C43EE2"/>
    <w:rsid w:val="00C47664"/>
    <w:rsid w:val="00C51577"/>
    <w:rsid w:val="00C576DE"/>
    <w:rsid w:val="00C72739"/>
    <w:rsid w:val="00C8784A"/>
    <w:rsid w:val="00CA502C"/>
    <w:rsid w:val="00CB6DC4"/>
    <w:rsid w:val="00CD3FA3"/>
    <w:rsid w:val="00CE17F6"/>
    <w:rsid w:val="00CF4235"/>
    <w:rsid w:val="00D11AAC"/>
    <w:rsid w:val="00D161C8"/>
    <w:rsid w:val="00D7072F"/>
    <w:rsid w:val="00D76E2D"/>
    <w:rsid w:val="00D81902"/>
    <w:rsid w:val="00D91CD6"/>
    <w:rsid w:val="00DE39BB"/>
    <w:rsid w:val="00DF054E"/>
    <w:rsid w:val="00E176B1"/>
    <w:rsid w:val="00E20F90"/>
    <w:rsid w:val="00E54380"/>
    <w:rsid w:val="00E61A96"/>
    <w:rsid w:val="00E940EE"/>
    <w:rsid w:val="00E96A35"/>
    <w:rsid w:val="00EF7576"/>
    <w:rsid w:val="00F01304"/>
    <w:rsid w:val="00F14230"/>
    <w:rsid w:val="00F36FAF"/>
    <w:rsid w:val="00F37F67"/>
    <w:rsid w:val="00F63D04"/>
    <w:rsid w:val="00F64F3F"/>
    <w:rsid w:val="00F82615"/>
    <w:rsid w:val="00FA01A3"/>
    <w:rsid w:val="00FB0B4F"/>
    <w:rsid w:val="00FB23F8"/>
    <w:rsid w:val="00FF3B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7A8E827"/>
  <w15:chartTrackingRefBased/>
  <w15:docId w15:val="{F5921CD5-4984-C64B-841E-DFFA9FEC55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4F9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link w:val="Normal1Char"/>
    <w:rsid w:val="00614F9F"/>
    <w:rPr>
      <w:rFonts w:ascii="Cambria" w:eastAsia="Cambria" w:hAnsi="Cambria" w:cs="Cambria"/>
      <w:lang w:val="en-US" w:eastAsia="en-US"/>
    </w:rPr>
  </w:style>
  <w:style w:type="character" w:customStyle="1" w:styleId="Normal1Char">
    <w:name w:val="Normal1 Char"/>
    <w:basedOn w:val="DefaultParagraphFont"/>
    <w:link w:val="Normal1"/>
    <w:rsid w:val="00614F9F"/>
    <w:rPr>
      <w:rFonts w:ascii="Cambria" w:eastAsia="Cambria" w:hAnsi="Cambria" w:cs="Cambria"/>
      <w:lang w:val="en-US" w:eastAsia="en-US"/>
    </w:rPr>
  </w:style>
  <w:style w:type="table" w:styleId="PlainTable4">
    <w:name w:val="Plain Table 4"/>
    <w:basedOn w:val="TableNormal"/>
    <w:uiPriority w:val="44"/>
    <w:rsid w:val="00614F9F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704B6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04B6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704B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04B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704B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704B6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SimHei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SimSun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1</Pages>
  <Words>515</Words>
  <Characters>2942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m Ismail</dc:creator>
  <cp:keywords/>
  <dc:description/>
  <cp:lastModifiedBy>Mariam Ismail</cp:lastModifiedBy>
  <cp:revision>38</cp:revision>
  <dcterms:created xsi:type="dcterms:W3CDTF">2019-12-10T20:56:00Z</dcterms:created>
  <dcterms:modified xsi:type="dcterms:W3CDTF">2021-03-02T16:38:00Z</dcterms:modified>
</cp:coreProperties>
</file>